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0D9C0A4B" w14:textId="73B82DF9" w:rsidR="00337C73"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02359020" w:history="1">
            <w:r w:rsidR="00337C73" w:rsidRPr="00F05A42">
              <w:rPr>
                <w:rStyle w:val="Hyperlink"/>
                <w:noProof/>
              </w:rPr>
              <w:t>Introduction</w:t>
            </w:r>
            <w:r w:rsidR="00337C73">
              <w:rPr>
                <w:noProof/>
                <w:webHidden/>
              </w:rPr>
              <w:tab/>
            </w:r>
            <w:r w:rsidR="00337C73">
              <w:rPr>
                <w:noProof/>
                <w:webHidden/>
              </w:rPr>
              <w:fldChar w:fldCharType="begin"/>
            </w:r>
            <w:r w:rsidR="00337C73">
              <w:rPr>
                <w:noProof/>
                <w:webHidden/>
              </w:rPr>
              <w:instrText xml:space="preserve"> PAGEREF _Toc202359020 \h </w:instrText>
            </w:r>
            <w:r w:rsidR="00337C73">
              <w:rPr>
                <w:noProof/>
                <w:webHidden/>
              </w:rPr>
            </w:r>
            <w:r w:rsidR="00337C73">
              <w:rPr>
                <w:noProof/>
                <w:webHidden/>
              </w:rPr>
              <w:fldChar w:fldCharType="separate"/>
            </w:r>
            <w:r w:rsidR="00337C73">
              <w:rPr>
                <w:noProof/>
                <w:webHidden/>
              </w:rPr>
              <w:t>2</w:t>
            </w:r>
            <w:r w:rsidR="00337C73">
              <w:rPr>
                <w:noProof/>
                <w:webHidden/>
              </w:rPr>
              <w:fldChar w:fldCharType="end"/>
            </w:r>
          </w:hyperlink>
        </w:p>
        <w:p w14:paraId="3643A36F" w14:textId="0FE285C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1" w:history="1">
            <w:r w:rsidRPr="00F05A42">
              <w:rPr>
                <w:rStyle w:val="Hyperlink"/>
                <w:noProof/>
              </w:rPr>
              <w:t>CICADA Use Cases</w:t>
            </w:r>
            <w:r>
              <w:rPr>
                <w:noProof/>
                <w:webHidden/>
              </w:rPr>
              <w:tab/>
            </w:r>
            <w:r>
              <w:rPr>
                <w:noProof/>
                <w:webHidden/>
              </w:rPr>
              <w:fldChar w:fldCharType="begin"/>
            </w:r>
            <w:r>
              <w:rPr>
                <w:noProof/>
                <w:webHidden/>
              </w:rPr>
              <w:instrText xml:space="preserve"> PAGEREF _Toc202359021 \h </w:instrText>
            </w:r>
            <w:r>
              <w:rPr>
                <w:noProof/>
                <w:webHidden/>
              </w:rPr>
            </w:r>
            <w:r>
              <w:rPr>
                <w:noProof/>
                <w:webHidden/>
              </w:rPr>
              <w:fldChar w:fldCharType="separate"/>
            </w:r>
            <w:r>
              <w:rPr>
                <w:noProof/>
                <w:webHidden/>
              </w:rPr>
              <w:t>2</w:t>
            </w:r>
            <w:r>
              <w:rPr>
                <w:noProof/>
                <w:webHidden/>
              </w:rPr>
              <w:fldChar w:fldCharType="end"/>
            </w:r>
          </w:hyperlink>
        </w:p>
        <w:p w14:paraId="5BE1980A" w14:textId="00F7B8D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2" w:history="1">
            <w:r w:rsidRPr="00F05A42">
              <w:rPr>
                <w:rStyle w:val="Hyperlink"/>
                <w:noProof/>
              </w:rPr>
              <w:t>Manuscript Language and Citation</w:t>
            </w:r>
            <w:r>
              <w:rPr>
                <w:noProof/>
                <w:webHidden/>
              </w:rPr>
              <w:tab/>
            </w:r>
            <w:r>
              <w:rPr>
                <w:noProof/>
                <w:webHidden/>
              </w:rPr>
              <w:fldChar w:fldCharType="begin"/>
            </w:r>
            <w:r>
              <w:rPr>
                <w:noProof/>
                <w:webHidden/>
              </w:rPr>
              <w:instrText xml:space="preserve"> PAGEREF _Toc202359022 \h </w:instrText>
            </w:r>
            <w:r>
              <w:rPr>
                <w:noProof/>
                <w:webHidden/>
              </w:rPr>
            </w:r>
            <w:r>
              <w:rPr>
                <w:noProof/>
                <w:webHidden/>
              </w:rPr>
              <w:fldChar w:fldCharType="separate"/>
            </w:r>
            <w:r>
              <w:rPr>
                <w:noProof/>
                <w:webHidden/>
              </w:rPr>
              <w:t>2</w:t>
            </w:r>
            <w:r>
              <w:rPr>
                <w:noProof/>
                <w:webHidden/>
              </w:rPr>
              <w:fldChar w:fldCharType="end"/>
            </w:r>
          </w:hyperlink>
        </w:p>
        <w:p w14:paraId="789292BE" w14:textId="11FC9244"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3" w:history="1">
            <w:r w:rsidRPr="00F05A42">
              <w:rPr>
                <w:rStyle w:val="Hyperlink"/>
                <w:noProof/>
              </w:rPr>
              <w:t>Getting Started</w:t>
            </w:r>
            <w:r>
              <w:rPr>
                <w:noProof/>
                <w:webHidden/>
              </w:rPr>
              <w:tab/>
            </w:r>
            <w:r>
              <w:rPr>
                <w:noProof/>
                <w:webHidden/>
              </w:rPr>
              <w:fldChar w:fldCharType="begin"/>
            </w:r>
            <w:r>
              <w:rPr>
                <w:noProof/>
                <w:webHidden/>
              </w:rPr>
              <w:instrText xml:space="preserve"> PAGEREF _Toc202359023 \h </w:instrText>
            </w:r>
            <w:r>
              <w:rPr>
                <w:noProof/>
                <w:webHidden/>
              </w:rPr>
            </w:r>
            <w:r>
              <w:rPr>
                <w:noProof/>
                <w:webHidden/>
              </w:rPr>
              <w:fldChar w:fldCharType="separate"/>
            </w:r>
            <w:r>
              <w:rPr>
                <w:noProof/>
                <w:webHidden/>
              </w:rPr>
              <w:t>3</w:t>
            </w:r>
            <w:r>
              <w:rPr>
                <w:noProof/>
                <w:webHidden/>
              </w:rPr>
              <w:fldChar w:fldCharType="end"/>
            </w:r>
          </w:hyperlink>
        </w:p>
        <w:p w14:paraId="2A147E6F" w14:textId="01FC3A8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4" w:history="1">
            <w:r w:rsidRPr="00F05A42">
              <w:rPr>
                <w:rStyle w:val="Hyperlink"/>
                <w:noProof/>
              </w:rPr>
              <w:t>CICADA Installation</w:t>
            </w:r>
            <w:r>
              <w:rPr>
                <w:noProof/>
                <w:webHidden/>
              </w:rPr>
              <w:tab/>
            </w:r>
            <w:r>
              <w:rPr>
                <w:noProof/>
                <w:webHidden/>
              </w:rPr>
              <w:fldChar w:fldCharType="begin"/>
            </w:r>
            <w:r>
              <w:rPr>
                <w:noProof/>
                <w:webHidden/>
              </w:rPr>
              <w:instrText xml:space="preserve"> PAGEREF _Toc202359024 \h </w:instrText>
            </w:r>
            <w:r>
              <w:rPr>
                <w:noProof/>
                <w:webHidden/>
              </w:rPr>
            </w:r>
            <w:r>
              <w:rPr>
                <w:noProof/>
                <w:webHidden/>
              </w:rPr>
              <w:fldChar w:fldCharType="separate"/>
            </w:r>
            <w:r>
              <w:rPr>
                <w:noProof/>
                <w:webHidden/>
              </w:rPr>
              <w:t>6</w:t>
            </w:r>
            <w:r>
              <w:rPr>
                <w:noProof/>
                <w:webHidden/>
              </w:rPr>
              <w:fldChar w:fldCharType="end"/>
            </w:r>
          </w:hyperlink>
        </w:p>
        <w:p w14:paraId="6F432217" w14:textId="7F066B9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5" w:history="1">
            <w:r w:rsidRPr="00F05A42">
              <w:rPr>
                <w:rStyle w:val="Hyperlink"/>
                <w:noProof/>
              </w:rPr>
              <w:t>How to Run Automatic CICADA</w:t>
            </w:r>
            <w:r>
              <w:rPr>
                <w:noProof/>
                <w:webHidden/>
              </w:rPr>
              <w:tab/>
            </w:r>
            <w:r>
              <w:rPr>
                <w:noProof/>
                <w:webHidden/>
              </w:rPr>
              <w:fldChar w:fldCharType="begin"/>
            </w:r>
            <w:r>
              <w:rPr>
                <w:noProof/>
                <w:webHidden/>
              </w:rPr>
              <w:instrText xml:space="preserve"> PAGEREF _Toc202359025 \h </w:instrText>
            </w:r>
            <w:r>
              <w:rPr>
                <w:noProof/>
                <w:webHidden/>
              </w:rPr>
            </w:r>
            <w:r>
              <w:rPr>
                <w:noProof/>
                <w:webHidden/>
              </w:rPr>
              <w:fldChar w:fldCharType="separate"/>
            </w:r>
            <w:r>
              <w:rPr>
                <w:noProof/>
                <w:webHidden/>
              </w:rPr>
              <w:t>7</w:t>
            </w:r>
            <w:r>
              <w:rPr>
                <w:noProof/>
                <w:webHidden/>
              </w:rPr>
              <w:fldChar w:fldCharType="end"/>
            </w:r>
          </w:hyperlink>
        </w:p>
        <w:p w14:paraId="7D7FCE47" w14:textId="4A52BA32"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6" w:history="1">
            <w:r w:rsidRPr="00F05A42">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202359026 \h </w:instrText>
            </w:r>
            <w:r>
              <w:rPr>
                <w:noProof/>
                <w:webHidden/>
              </w:rPr>
            </w:r>
            <w:r>
              <w:rPr>
                <w:noProof/>
                <w:webHidden/>
              </w:rPr>
              <w:fldChar w:fldCharType="separate"/>
            </w:r>
            <w:r>
              <w:rPr>
                <w:noProof/>
                <w:webHidden/>
              </w:rPr>
              <w:t>8</w:t>
            </w:r>
            <w:r>
              <w:rPr>
                <w:noProof/>
                <w:webHidden/>
              </w:rPr>
              <w:fldChar w:fldCharType="end"/>
            </w:r>
          </w:hyperlink>
        </w:p>
        <w:p w14:paraId="2B1978A6" w14:textId="404BB7E0"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7" w:history="1">
            <w:r w:rsidRPr="00F05A42">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202359027 \h </w:instrText>
            </w:r>
            <w:r>
              <w:rPr>
                <w:noProof/>
                <w:webHidden/>
              </w:rPr>
            </w:r>
            <w:r>
              <w:rPr>
                <w:noProof/>
                <w:webHidden/>
              </w:rPr>
              <w:fldChar w:fldCharType="separate"/>
            </w:r>
            <w:r>
              <w:rPr>
                <w:noProof/>
                <w:webHidden/>
              </w:rPr>
              <w:t>10</w:t>
            </w:r>
            <w:r>
              <w:rPr>
                <w:noProof/>
                <w:webHidden/>
              </w:rPr>
              <w:fldChar w:fldCharType="end"/>
            </w:r>
          </w:hyperlink>
        </w:p>
        <w:p w14:paraId="0B363FB7" w14:textId="6257141B"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8" w:history="1">
            <w:r w:rsidRPr="00F05A42">
              <w:rPr>
                <w:rStyle w:val="Hyperlink"/>
                <w:noProof/>
              </w:rPr>
              <w:t>Compare File Tag Options</w:t>
            </w:r>
            <w:r>
              <w:rPr>
                <w:noProof/>
                <w:webHidden/>
              </w:rPr>
              <w:tab/>
            </w:r>
            <w:r>
              <w:rPr>
                <w:noProof/>
                <w:webHidden/>
              </w:rPr>
              <w:fldChar w:fldCharType="begin"/>
            </w:r>
            <w:r>
              <w:rPr>
                <w:noProof/>
                <w:webHidden/>
              </w:rPr>
              <w:instrText xml:space="preserve"> PAGEREF _Toc202359028 \h </w:instrText>
            </w:r>
            <w:r>
              <w:rPr>
                <w:noProof/>
                <w:webHidden/>
              </w:rPr>
            </w:r>
            <w:r>
              <w:rPr>
                <w:noProof/>
                <w:webHidden/>
              </w:rPr>
              <w:fldChar w:fldCharType="separate"/>
            </w:r>
            <w:r>
              <w:rPr>
                <w:noProof/>
                <w:webHidden/>
              </w:rPr>
              <w:t>11</w:t>
            </w:r>
            <w:r>
              <w:rPr>
                <w:noProof/>
                <w:webHidden/>
              </w:rPr>
              <w:fldChar w:fldCharType="end"/>
            </w:r>
          </w:hyperlink>
        </w:p>
        <w:p w14:paraId="3B3706EE" w14:textId="7651886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9" w:history="1">
            <w:r w:rsidRPr="00F05A42">
              <w:rPr>
                <w:rStyle w:val="Hyperlink"/>
                <w:noProof/>
              </w:rPr>
              <w:t>Automatic CICADA Methods</w:t>
            </w:r>
            <w:r>
              <w:rPr>
                <w:noProof/>
                <w:webHidden/>
              </w:rPr>
              <w:tab/>
            </w:r>
            <w:r>
              <w:rPr>
                <w:noProof/>
                <w:webHidden/>
              </w:rPr>
              <w:fldChar w:fldCharType="begin"/>
            </w:r>
            <w:r>
              <w:rPr>
                <w:noProof/>
                <w:webHidden/>
              </w:rPr>
              <w:instrText xml:space="preserve"> PAGEREF _Toc202359029 \h </w:instrText>
            </w:r>
            <w:r>
              <w:rPr>
                <w:noProof/>
                <w:webHidden/>
              </w:rPr>
            </w:r>
            <w:r>
              <w:rPr>
                <w:noProof/>
                <w:webHidden/>
              </w:rPr>
              <w:fldChar w:fldCharType="separate"/>
            </w:r>
            <w:r>
              <w:rPr>
                <w:noProof/>
                <w:webHidden/>
              </w:rPr>
              <w:t>12</w:t>
            </w:r>
            <w:r>
              <w:rPr>
                <w:noProof/>
                <w:webHidden/>
              </w:rPr>
              <w:fldChar w:fldCharType="end"/>
            </w:r>
          </w:hyperlink>
        </w:p>
        <w:p w14:paraId="49119BD2" w14:textId="283E318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0" w:history="1">
            <w:r w:rsidRPr="00F05A42">
              <w:rPr>
                <w:rStyle w:val="Hyperlink"/>
                <w:noProof/>
              </w:rPr>
              <w:t>Basescript 1: CICADA_1_MasksandICAs.sh</w:t>
            </w:r>
            <w:r>
              <w:rPr>
                <w:noProof/>
                <w:webHidden/>
              </w:rPr>
              <w:tab/>
            </w:r>
            <w:r>
              <w:rPr>
                <w:noProof/>
                <w:webHidden/>
              </w:rPr>
              <w:fldChar w:fldCharType="begin"/>
            </w:r>
            <w:r>
              <w:rPr>
                <w:noProof/>
                <w:webHidden/>
              </w:rPr>
              <w:instrText xml:space="preserve"> PAGEREF _Toc202359030 \h </w:instrText>
            </w:r>
            <w:r>
              <w:rPr>
                <w:noProof/>
                <w:webHidden/>
              </w:rPr>
            </w:r>
            <w:r>
              <w:rPr>
                <w:noProof/>
                <w:webHidden/>
              </w:rPr>
              <w:fldChar w:fldCharType="separate"/>
            </w:r>
            <w:r>
              <w:rPr>
                <w:noProof/>
                <w:webHidden/>
              </w:rPr>
              <w:t>12</w:t>
            </w:r>
            <w:r>
              <w:rPr>
                <w:noProof/>
                <w:webHidden/>
              </w:rPr>
              <w:fldChar w:fldCharType="end"/>
            </w:r>
          </w:hyperlink>
        </w:p>
        <w:p w14:paraId="4393AC71" w14:textId="534811DE"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1" w:history="1">
            <w:r w:rsidRPr="00F05A42">
              <w:rPr>
                <w:rStyle w:val="Hyperlink"/>
                <w:noProof/>
              </w:rPr>
              <w:t>Basescript 2: CICADA_2_AutoLabeling.m</w:t>
            </w:r>
            <w:r>
              <w:rPr>
                <w:noProof/>
                <w:webHidden/>
              </w:rPr>
              <w:tab/>
            </w:r>
            <w:r>
              <w:rPr>
                <w:noProof/>
                <w:webHidden/>
              </w:rPr>
              <w:fldChar w:fldCharType="begin"/>
            </w:r>
            <w:r>
              <w:rPr>
                <w:noProof/>
                <w:webHidden/>
              </w:rPr>
              <w:instrText xml:space="preserve"> PAGEREF _Toc202359031 \h </w:instrText>
            </w:r>
            <w:r>
              <w:rPr>
                <w:noProof/>
                <w:webHidden/>
              </w:rPr>
            </w:r>
            <w:r>
              <w:rPr>
                <w:noProof/>
                <w:webHidden/>
              </w:rPr>
              <w:fldChar w:fldCharType="separate"/>
            </w:r>
            <w:r>
              <w:rPr>
                <w:noProof/>
                <w:webHidden/>
              </w:rPr>
              <w:t>14</w:t>
            </w:r>
            <w:r>
              <w:rPr>
                <w:noProof/>
                <w:webHidden/>
              </w:rPr>
              <w:fldChar w:fldCharType="end"/>
            </w:r>
          </w:hyperlink>
        </w:p>
        <w:p w14:paraId="134B4D23" w14:textId="56D16FF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2" w:history="1">
            <w:r w:rsidRPr="00F05A42">
              <w:rPr>
                <w:rStyle w:val="Hyperlink"/>
                <w:noProof/>
              </w:rPr>
              <w:t xml:space="preserve">Basescript 3: </w:t>
            </w:r>
            <w:r w:rsidRPr="00F05A42">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202359032 \h </w:instrText>
            </w:r>
            <w:r>
              <w:rPr>
                <w:noProof/>
                <w:webHidden/>
              </w:rPr>
            </w:r>
            <w:r>
              <w:rPr>
                <w:noProof/>
                <w:webHidden/>
              </w:rPr>
              <w:fldChar w:fldCharType="separate"/>
            </w:r>
            <w:r>
              <w:rPr>
                <w:noProof/>
                <w:webHidden/>
              </w:rPr>
              <w:t>16</w:t>
            </w:r>
            <w:r>
              <w:rPr>
                <w:noProof/>
                <w:webHidden/>
              </w:rPr>
              <w:fldChar w:fldCharType="end"/>
            </w:r>
          </w:hyperlink>
        </w:p>
        <w:p w14:paraId="4ADAE246" w14:textId="2187D58C"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3" w:history="1">
            <w:r w:rsidRPr="00F05A42">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202359033 \h </w:instrText>
            </w:r>
            <w:r>
              <w:rPr>
                <w:noProof/>
                <w:webHidden/>
              </w:rPr>
            </w:r>
            <w:r>
              <w:rPr>
                <w:noProof/>
                <w:webHidden/>
              </w:rPr>
              <w:fldChar w:fldCharType="separate"/>
            </w:r>
            <w:r>
              <w:rPr>
                <w:noProof/>
                <w:webHidden/>
              </w:rPr>
              <w:t>17</w:t>
            </w:r>
            <w:r>
              <w:rPr>
                <w:noProof/>
                <w:webHidden/>
              </w:rPr>
              <w:fldChar w:fldCharType="end"/>
            </w:r>
          </w:hyperlink>
        </w:p>
        <w:p w14:paraId="4A2777DD" w14:textId="11CBBBD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4" w:history="1">
            <w:r w:rsidRPr="00F05A42">
              <w:rPr>
                <w:rStyle w:val="Hyperlink"/>
                <w:noProof/>
              </w:rPr>
              <w:t>How to Run Manual CICADA</w:t>
            </w:r>
            <w:r>
              <w:rPr>
                <w:noProof/>
                <w:webHidden/>
              </w:rPr>
              <w:tab/>
            </w:r>
            <w:r>
              <w:rPr>
                <w:noProof/>
                <w:webHidden/>
              </w:rPr>
              <w:fldChar w:fldCharType="begin"/>
            </w:r>
            <w:r>
              <w:rPr>
                <w:noProof/>
                <w:webHidden/>
              </w:rPr>
              <w:instrText xml:space="preserve"> PAGEREF _Toc202359034 \h </w:instrText>
            </w:r>
            <w:r>
              <w:rPr>
                <w:noProof/>
                <w:webHidden/>
              </w:rPr>
            </w:r>
            <w:r>
              <w:rPr>
                <w:noProof/>
                <w:webHidden/>
              </w:rPr>
              <w:fldChar w:fldCharType="separate"/>
            </w:r>
            <w:r>
              <w:rPr>
                <w:noProof/>
                <w:webHidden/>
              </w:rPr>
              <w:t>20</w:t>
            </w:r>
            <w:r>
              <w:rPr>
                <w:noProof/>
                <w:webHidden/>
              </w:rPr>
              <w:fldChar w:fldCharType="end"/>
            </w:r>
          </w:hyperlink>
        </w:p>
        <w:p w14:paraId="672E2A5B" w14:textId="56FC290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5" w:history="1">
            <w:r w:rsidRPr="00F05A42">
              <w:rPr>
                <w:rStyle w:val="Hyperlink"/>
                <w:noProof/>
              </w:rPr>
              <w:t>Manual CICADA Methods</w:t>
            </w:r>
            <w:r>
              <w:rPr>
                <w:noProof/>
                <w:webHidden/>
              </w:rPr>
              <w:tab/>
            </w:r>
            <w:r>
              <w:rPr>
                <w:noProof/>
                <w:webHidden/>
              </w:rPr>
              <w:fldChar w:fldCharType="begin"/>
            </w:r>
            <w:r>
              <w:rPr>
                <w:noProof/>
                <w:webHidden/>
              </w:rPr>
              <w:instrText xml:space="preserve"> PAGEREF _Toc202359035 \h </w:instrText>
            </w:r>
            <w:r>
              <w:rPr>
                <w:noProof/>
                <w:webHidden/>
              </w:rPr>
            </w:r>
            <w:r>
              <w:rPr>
                <w:noProof/>
                <w:webHidden/>
              </w:rPr>
              <w:fldChar w:fldCharType="separate"/>
            </w:r>
            <w:r>
              <w:rPr>
                <w:noProof/>
                <w:webHidden/>
              </w:rPr>
              <w:t>21</w:t>
            </w:r>
            <w:r>
              <w:rPr>
                <w:noProof/>
                <w:webHidden/>
              </w:rPr>
              <w:fldChar w:fldCharType="end"/>
            </w:r>
          </w:hyperlink>
        </w:p>
        <w:p w14:paraId="711BD36D" w14:textId="334D176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6" w:history="1">
            <w:r w:rsidRPr="00F05A42">
              <w:rPr>
                <w:rStyle w:val="Hyperlink"/>
                <w:noProof/>
              </w:rPr>
              <w:t>How to Run Group CICADA</w:t>
            </w:r>
            <w:r>
              <w:rPr>
                <w:noProof/>
                <w:webHidden/>
              </w:rPr>
              <w:tab/>
            </w:r>
            <w:r>
              <w:rPr>
                <w:noProof/>
                <w:webHidden/>
              </w:rPr>
              <w:fldChar w:fldCharType="begin"/>
            </w:r>
            <w:r>
              <w:rPr>
                <w:noProof/>
                <w:webHidden/>
              </w:rPr>
              <w:instrText xml:space="preserve"> PAGEREF _Toc202359036 \h </w:instrText>
            </w:r>
            <w:r>
              <w:rPr>
                <w:noProof/>
                <w:webHidden/>
              </w:rPr>
            </w:r>
            <w:r>
              <w:rPr>
                <w:noProof/>
                <w:webHidden/>
              </w:rPr>
              <w:fldChar w:fldCharType="separate"/>
            </w:r>
            <w:r>
              <w:rPr>
                <w:noProof/>
                <w:webHidden/>
              </w:rPr>
              <w:t>21</w:t>
            </w:r>
            <w:r>
              <w:rPr>
                <w:noProof/>
                <w:webHidden/>
              </w:rPr>
              <w:fldChar w:fldCharType="end"/>
            </w:r>
          </w:hyperlink>
        </w:p>
        <w:p w14:paraId="538AEBCA" w14:textId="5B205C52"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7" w:history="1">
            <w:r w:rsidRPr="00F05A42">
              <w:rPr>
                <w:rStyle w:val="Hyperlink"/>
                <w:noProof/>
              </w:rPr>
              <w:t>Group CICADA Methods</w:t>
            </w:r>
            <w:r>
              <w:rPr>
                <w:noProof/>
                <w:webHidden/>
              </w:rPr>
              <w:tab/>
            </w:r>
            <w:r>
              <w:rPr>
                <w:noProof/>
                <w:webHidden/>
              </w:rPr>
              <w:fldChar w:fldCharType="begin"/>
            </w:r>
            <w:r>
              <w:rPr>
                <w:noProof/>
                <w:webHidden/>
              </w:rPr>
              <w:instrText xml:space="preserve"> PAGEREF _Toc202359037 \h </w:instrText>
            </w:r>
            <w:r>
              <w:rPr>
                <w:noProof/>
                <w:webHidden/>
              </w:rPr>
            </w:r>
            <w:r>
              <w:rPr>
                <w:noProof/>
                <w:webHidden/>
              </w:rPr>
              <w:fldChar w:fldCharType="separate"/>
            </w:r>
            <w:r>
              <w:rPr>
                <w:noProof/>
                <w:webHidden/>
              </w:rPr>
              <w:t>24</w:t>
            </w:r>
            <w:r>
              <w:rPr>
                <w:noProof/>
                <w:webHidden/>
              </w:rPr>
              <w:fldChar w:fldCharType="end"/>
            </w:r>
          </w:hyperlink>
        </w:p>
        <w:p w14:paraId="13849381" w14:textId="6A70E5E7"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8" w:history="1">
            <w:r w:rsidRPr="00F05A42">
              <w:rPr>
                <w:rStyle w:val="Hyperlink"/>
                <w:rFonts w:ascii="Times" w:hAnsi="Times"/>
                <w:noProof/>
              </w:rPr>
              <w:t>Group CICADA:</w:t>
            </w:r>
            <w:r w:rsidRPr="00F05A42">
              <w:rPr>
                <w:rStyle w:val="Hyperlink"/>
                <w:noProof/>
              </w:rPr>
              <w:t xml:space="preserve"> Cicada_group_qc.m</w:t>
            </w:r>
            <w:r>
              <w:rPr>
                <w:noProof/>
                <w:webHidden/>
              </w:rPr>
              <w:tab/>
            </w:r>
            <w:r>
              <w:rPr>
                <w:noProof/>
                <w:webHidden/>
              </w:rPr>
              <w:fldChar w:fldCharType="begin"/>
            </w:r>
            <w:r>
              <w:rPr>
                <w:noProof/>
                <w:webHidden/>
              </w:rPr>
              <w:instrText xml:space="preserve"> PAGEREF _Toc202359038 \h </w:instrText>
            </w:r>
            <w:r>
              <w:rPr>
                <w:noProof/>
                <w:webHidden/>
              </w:rPr>
            </w:r>
            <w:r>
              <w:rPr>
                <w:noProof/>
                <w:webHidden/>
              </w:rPr>
              <w:fldChar w:fldCharType="separate"/>
            </w:r>
            <w:r>
              <w:rPr>
                <w:noProof/>
                <w:webHidden/>
              </w:rPr>
              <w:t>24</w:t>
            </w:r>
            <w:r>
              <w:rPr>
                <w:noProof/>
                <w:webHidden/>
              </w:rPr>
              <w:fldChar w:fldCharType="end"/>
            </w:r>
          </w:hyperlink>
        </w:p>
        <w:p w14:paraId="601B7DA6" w14:textId="29C82B35"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9" w:history="1">
            <w:r w:rsidRPr="00F05A42">
              <w:rPr>
                <w:rStyle w:val="Hyperlink"/>
                <w:noProof/>
              </w:rPr>
              <w:t>Evaluating Group-Level Quality Control &amp; Metrics</w:t>
            </w:r>
            <w:r>
              <w:rPr>
                <w:noProof/>
                <w:webHidden/>
              </w:rPr>
              <w:tab/>
            </w:r>
            <w:r>
              <w:rPr>
                <w:noProof/>
                <w:webHidden/>
              </w:rPr>
              <w:fldChar w:fldCharType="begin"/>
            </w:r>
            <w:r>
              <w:rPr>
                <w:noProof/>
                <w:webHidden/>
              </w:rPr>
              <w:instrText xml:space="preserve"> PAGEREF _Toc202359039 \h </w:instrText>
            </w:r>
            <w:r>
              <w:rPr>
                <w:noProof/>
                <w:webHidden/>
              </w:rPr>
            </w:r>
            <w:r>
              <w:rPr>
                <w:noProof/>
                <w:webHidden/>
              </w:rPr>
              <w:fldChar w:fldCharType="separate"/>
            </w:r>
            <w:r>
              <w:rPr>
                <w:noProof/>
                <w:webHidden/>
              </w:rPr>
              <w:t>25</w:t>
            </w:r>
            <w:r>
              <w:rPr>
                <w:noProof/>
                <w:webHidden/>
              </w:rPr>
              <w:fldChar w:fldCharType="end"/>
            </w:r>
          </w:hyperlink>
        </w:p>
        <w:p w14:paraId="7D06C8D8" w14:textId="19B03594"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202359020"/>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192D2883" w:rsidR="005A0CEE" w:rsidRPr="00AB26C2" w:rsidRDefault="00AB26C2" w:rsidP="00AB26C2">
      <w:r>
        <w:t>Dodd K</w:t>
      </w:r>
      <w:r w:rsidR="00054C41">
        <w:t>C, McHugo M, Sarabia L, Wylie KP, Legget KT, Cornier MA, Tregellas JR</w:t>
      </w:r>
      <w:r>
        <w:t xml:space="preserve">.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202359021"/>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bookmarkStart w:id="2" w:name="_Toc202359022"/>
      <w:r>
        <w:lastRenderedPageBreak/>
        <w:t>Manuscript Language and Citation</w:t>
      </w:r>
      <w:bookmarkEnd w:id="2"/>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53D122B4" w:rsidR="00A83A63" w:rsidRDefault="00A83A63" w:rsidP="004C1C9D">
      <w:r>
        <w:t>Dodd KC, McHugo M, Sarabia L, Wylie KP, Legget KT, Cornier MA, Tregellas JR. CICADA: An automated and flexible tool for comprehensive fMRI noise reduction. Imaging Neuroscience. 2025.</w:t>
      </w:r>
    </w:p>
    <w:p w14:paraId="05C3ECFD" w14:textId="72D65734" w:rsidR="002A4066" w:rsidRDefault="002A4066" w:rsidP="002A4066">
      <w:pPr>
        <w:pStyle w:val="Heading1"/>
      </w:pPr>
      <w:bookmarkStart w:id="3" w:name="_Toc202359023"/>
      <w:r>
        <w:t>Getting Started</w:t>
      </w:r>
      <w:bookmarkEnd w:id="3"/>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lastRenderedPageBreak/>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1C63791C"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003D61A4" w:rsidRPr="00257A35">
        <w:rPr>
          <w:rFonts w:ascii="Times New Roman" w:hAnsi="Times New Roman" w:cs="Times New Roman"/>
        </w:rPr>
        <w:t xml:space="preserve">. </w:t>
      </w:r>
    </w:p>
    <w:p w14:paraId="49126F87" w14:textId="3EE85592"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FE0B4D">
        <w:rPr>
          <w:rFonts w:ascii="Times New Roman" w:hAnsi="Times New Roman" w:cs="Times New Roman"/>
        </w:rPr>
        <w:t>Clone or d</w:t>
      </w:r>
      <w:r w:rsidR="003D61A4" w:rsidRPr="00257A35">
        <w:rPr>
          <w:rFonts w:ascii="Times New Roman" w:hAnsi="Times New Roman" w:cs="Times New Roman"/>
        </w:rPr>
        <w:t xml:space="preserve">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50658542" w14:textId="244C921E" w:rsidR="00D7189A" w:rsidRPr="00D7189A" w:rsidRDefault="00D7189A" w:rsidP="00D7189A">
      <w:pPr>
        <w:pStyle w:val="ListParagraph"/>
        <w:numPr>
          <w:ilvl w:val="1"/>
          <w:numId w:val="8"/>
        </w:numPr>
        <w:spacing w:after="80"/>
        <w:contextualSpacing w:val="0"/>
        <w:rPr>
          <w:rFonts w:ascii="Times New Roman" w:hAnsi="Times New Roman" w:cs="Times New Roman"/>
          <w:b/>
          <w:bCs/>
        </w:rPr>
      </w:pPr>
      <w:r>
        <w:rPr>
          <w:rFonts w:ascii="Times New Roman" w:hAnsi="Times New Roman" w:cs="Times New Roman"/>
          <w:b/>
          <w:bCs/>
        </w:rPr>
        <w:t xml:space="preserve">Check/modify </w:t>
      </w:r>
      <w:proofErr w:type="spellStart"/>
      <w:r>
        <w:rPr>
          <w:rFonts w:ascii="Times New Roman" w:hAnsi="Times New Roman" w:cs="Times New Roman"/>
          <w:b/>
          <w:bCs/>
        </w:rPr>
        <w:t>startup_fsl_CICADA_path.m</w:t>
      </w:r>
      <w:proofErr w:type="spellEnd"/>
      <w:r>
        <w:rPr>
          <w:rFonts w:ascii="Times New Roman" w:hAnsi="Times New Roman" w:cs="Times New Roman"/>
          <w:b/>
          <w:bCs/>
        </w:rPr>
        <w:t xml:space="preserve"> file: </w:t>
      </w:r>
      <w:r>
        <w:rPr>
          <w:rFonts w:ascii="Times New Roman" w:hAnsi="Times New Roman" w:cs="Times New Roman"/>
        </w:rPr>
        <w:t xml:space="preserve">This script will try to get your FSL and </w:t>
      </w:r>
      <w:proofErr w:type="spellStart"/>
      <w:r>
        <w:rPr>
          <w:rFonts w:ascii="Times New Roman" w:hAnsi="Times New Roman" w:cs="Times New Roman"/>
        </w:rPr>
        <w:t>Matlab</w:t>
      </w:r>
      <w:proofErr w:type="spellEnd"/>
      <w:r>
        <w:rPr>
          <w:rFonts w:ascii="Times New Roman" w:hAnsi="Times New Roman" w:cs="Times New Roman"/>
        </w:rPr>
        <w:t xml:space="preserve"> to play well together. It is almost certain a user will need to modify this script to fit their configuration! </w:t>
      </w:r>
      <w:proofErr w:type="spellStart"/>
      <w:r>
        <w:rPr>
          <w:rFonts w:ascii="Times New Roman" w:hAnsi="Times New Roman" w:cs="Times New Roman"/>
        </w:rPr>
        <w:t>Auto_CICADA.m</w:t>
      </w:r>
      <w:proofErr w:type="spellEnd"/>
      <w:r>
        <w:rPr>
          <w:rFonts w:ascii="Times New Roman" w:hAnsi="Times New Roman" w:cs="Times New Roman"/>
        </w:rPr>
        <w:t xml:space="preserve"> will also automatically use this script to try to set up your FSL and </w:t>
      </w:r>
      <w:proofErr w:type="spellStart"/>
      <w:r>
        <w:rPr>
          <w:rFonts w:ascii="Times New Roman" w:hAnsi="Times New Roman" w:cs="Times New Roman"/>
        </w:rPr>
        <w:t>Matlab</w:t>
      </w:r>
      <w:proofErr w:type="spellEnd"/>
      <w:r>
        <w:rPr>
          <w:rFonts w:ascii="Times New Roman" w:hAnsi="Times New Roman" w:cs="Times New Roman"/>
        </w:rPr>
        <w:t xml:space="preserve"> if it does not appear to be configured. You can then try to run the script and check that the following works (b-d):</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 xml:space="preserve">Check that FSL saves files </w:t>
      </w:r>
      <w:proofErr w:type="gramStart"/>
      <w:r w:rsidRPr="00257A35">
        <w:rPr>
          <w:rFonts w:ascii="Times New Roman" w:hAnsi="Times New Roman" w:cs="Times New Roman"/>
          <w:b/>
          <w:bCs/>
        </w:rPr>
        <w:t>as .</w:t>
      </w:r>
      <w:proofErr w:type="gramEnd"/>
      <w:r w:rsidRPr="00257A35">
        <w:rPr>
          <w:rFonts w:ascii="Times New Roman" w:hAnsi="Times New Roman" w:cs="Times New Roman"/>
          <w:b/>
          <w:bCs/>
        </w:rPr>
        <w:t>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997670"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B148AD1" w14:textId="10653BF5" w:rsidR="00997670" w:rsidRPr="00257A35" w:rsidRDefault="00997670" w:rsidP="00997670">
      <w:pPr>
        <w:pStyle w:val="ListParagraph"/>
        <w:numPr>
          <w:ilvl w:val="1"/>
          <w:numId w:val="9"/>
        </w:numPr>
        <w:spacing w:after="80"/>
        <w:contextualSpacing w:val="0"/>
        <w:rPr>
          <w:rFonts w:ascii="Times New Roman" w:hAnsi="Times New Roman" w:cs="Times New Roman"/>
        </w:rPr>
      </w:pPr>
      <w:r>
        <w:rPr>
          <w:rFonts w:ascii="Times New Roman" w:hAnsi="Times New Roman" w:cs="Times New Roman"/>
        </w:rPr>
        <w:t xml:space="preserve">Check/modify </w:t>
      </w:r>
      <w:proofErr w:type="spellStart"/>
      <w:r>
        <w:rPr>
          <w:rFonts w:ascii="Times New Roman" w:hAnsi="Times New Roman" w:cs="Times New Roman"/>
        </w:rPr>
        <w:t>startup_fsl_CICADA_path.m</w:t>
      </w:r>
      <w:proofErr w:type="spellEnd"/>
      <w:r>
        <w:rPr>
          <w:rFonts w:ascii="Times New Roman" w:hAnsi="Times New Roman" w:cs="Times New Roman"/>
        </w:rPr>
        <w:t xml:space="preserve"> file to make sure it matches your system and configurations.</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lastRenderedPageBreak/>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4" w:name="_Toc202359024"/>
      <w:r w:rsidRPr="005F409E">
        <w:lastRenderedPageBreak/>
        <w:t>CICADA Installation</w:t>
      </w:r>
      <w:bookmarkEnd w:id="4"/>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5" w:name="_Toc202359025"/>
      <w:r w:rsidRPr="005F409E">
        <w:lastRenderedPageBreak/>
        <w:t xml:space="preserve">How to Run </w:t>
      </w:r>
      <w:r w:rsidR="0044432A">
        <w:t>Automatic</w:t>
      </w:r>
      <w:r w:rsidRPr="005F409E">
        <w:t xml:space="preserve"> CICADA</w:t>
      </w:r>
      <w:bookmarkEnd w:id="5"/>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lastRenderedPageBreak/>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231BFB6" w:rsidR="00B03D55" w:rsidRDefault="00FE0B4D" w:rsidP="00BB76E3">
            <w:pPr>
              <w:jc w:val="center"/>
              <w:rPr>
                <w:b/>
                <w:bCs/>
              </w:rPr>
            </w:pPr>
            <w:r>
              <w:rPr>
                <w:b/>
                <w:bCs/>
                <w:noProof/>
                <w14:ligatures w14:val="standardContextual"/>
              </w:rPr>
              <w:drawing>
                <wp:inline distT="0" distB="0" distL="0" distR="0" wp14:anchorId="39946AD4" wp14:editId="62EAF5F2">
                  <wp:extent cx="5943600" cy="2685415"/>
                  <wp:effectExtent l="0" t="0" r="0" b="0"/>
                  <wp:docPr id="814594300"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94300"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85415"/>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6" w:name="_Toc202359026"/>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6"/>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3AE1055F" w:rsidR="00E32A9C" w:rsidRPr="00DE3B64" w:rsidRDefault="00980BAC" w:rsidP="00E32A9C">
      <w:pPr>
        <w:rPr>
          <w:rFonts w:ascii="Consolas" w:hAnsi="Consolas" w:cs="Consolas"/>
        </w:rPr>
      </w:pPr>
      <w:r w:rsidRPr="003D4547">
        <w:rPr>
          <w:rFonts w:ascii="Consolas" w:hAnsi="Consolas" w:cs="Consolas"/>
        </w:rPr>
        <w:lastRenderedPageBreak/>
        <w:t xml:space="preserve">&gt; </w:t>
      </w:r>
      <w:proofErr w:type="spellStart"/>
      <w:r w:rsidR="00E32A9C" w:rsidRPr="00DE3B64">
        <w:rPr>
          <w:rFonts w:ascii="Consolas" w:hAnsi="Consolas" w:cs="Consolas"/>
        </w:rPr>
        <w:t>fmriprep_auto_</w:t>
      </w:r>
      <w:proofErr w:type="gramStart"/>
      <w:r w:rsidR="00E32A9C" w:rsidRPr="00DE3B64">
        <w:rPr>
          <w:rFonts w:ascii="Consolas" w:hAnsi="Consolas" w:cs="Consolas"/>
        </w:rPr>
        <w:t>CICADA</w:t>
      </w:r>
      <w:proofErr w:type="spellEnd"/>
      <w:r w:rsidR="00E32A9C" w:rsidRPr="00DE3B64">
        <w:rPr>
          <w:rFonts w:ascii="Consolas" w:hAnsi="Consolas" w:cs="Consolas"/>
        </w:rPr>
        <w:t>(</w:t>
      </w:r>
      <w:proofErr w:type="gram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r w:rsidR="00DB2391">
        <w:rPr>
          <w:rFonts w:ascii="Consolas" w:hAnsi="Consolas" w:cs="Consolas"/>
        </w:rPr>
        <w:t xml:space="preserve">, </w:t>
      </w:r>
      <w:proofErr w:type="spellStart"/>
      <w:r w:rsidR="00DB2391">
        <w:rPr>
          <w:rFonts w:ascii="Consolas" w:hAnsi="Consolas" w:cs="Consolas"/>
        </w:rPr>
        <w:t>despike</w:t>
      </w:r>
      <w:proofErr w:type="spellEnd"/>
      <w:r w:rsidR="00E32A9C" w:rsidRPr="00DE3B64">
        <w:rPr>
          <w:rFonts w:ascii="Consolas" w:hAnsi="Consolas" w:cs="Consolas"/>
        </w:rPr>
        <w:t>)</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8A62208" w:rsidR="006B1F21"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w:t>
      </w:r>
      <w:r w:rsidR="00B31937">
        <w:t xml:space="preserve"> You can also use '6p', '8p', '12p', '16p', '18p', '24p', </w:t>
      </w:r>
      <w:r w:rsidR="00F950AA">
        <w:t xml:space="preserve">‘28p’, ‘30p’, </w:t>
      </w:r>
      <w:r w:rsidR="00B31937">
        <w:t xml:space="preserve">'32p', or '36p' as </w:t>
      </w:r>
      <w:r w:rsidR="0045161A">
        <w:t xml:space="preserve">the input for </w:t>
      </w:r>
      <w:proofErr w:type="spellStart"/>
      <w:r w:rsidR="0045161A">
        <w:t>compare_file</w:t>
      </w:r>
      <w:proofErr w:type="spellEnd"/>
      <w:r w:rsidR="00B31937">
        <w:t xml:space="preserve"> to compare to standard 6-parameter, 8-parameter, 12-parameter… etc. denoising. </w:t>
      </w:r>
      <w:r w:rsidR="00F950AA">
        <w:t xml:space="preserve">See section on compare file tag options for more information. </w:t>
      </w:r>
      <w:r w:rsidR="00DB2391">
        <w:t>T</w:t>
      </w:r>
      <w:r w:rsidR="00CC75E3">
        <w:t xml:space="preserve">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6DD8B06C" w14:textId="77777777" w:rsidR="00DB2391" w:rsidRDefault="00DB2391" w:rsidP="00E32A9C"/>
    <w:p w14:paraId="52E09C24" w14:textId="4008C089" w:rsidR="00DB2391" w:rsidRPr="005F409E" w:rsidRDefault="00DB2391" w:rsidP="00E32A9C">
      <w:r>
        <w:t xml:space="preserve">Finally, the </w:t>
      </w:r>
      <w:r w:rsidR="0047519B">
        <w:t xml:space="preserve">optional </w:t>
      </w:r>
      <w:r w:rsidR="00D81A8C">
        <w:t>“</w:t>
      </w:r>
      <w:proofErr w:type="spellStart"/>
      <w:r>
        <w:t>despike</w:t>
      </w:r>
      <w:proofErr w:type="spellEnd"/>
      <w:r w:rsidR="00D81A8C">
        <w:t>”</w:t>
      </w:r>
      <w:r>
        <w:t xml:space="preserve"> option allows a user to apply light temporal </w:t>
      </w:r>
      <w:proofErr w:type="spellStart"/>
      <w:r>
        <w:t>despiking</w:t>
      </w:r>
      <w:proofErr w:type="spellEnd"/>
      <w:r>
        <w:t xml:space="preserve"> of their fMRI data BEFORE everything else (before MELODIC IC decomposition). The idea being that this may help lightly denoise the data to help IC decomposition in better separating out neuronal signal ICs from noise ICs. </w:t>
      </w:r>
      <w:r w:rsidR="0047519B">
        <w:t xml:space="preserve">In short, large movement spikes may often “bleed” into gray matter significantly, which can make it difficult for IC decomposition to properly separate out gray matter neuronal signal from noise. By </w:t>
      </w:r>
      <w:proofErr w:type="spellStart"/>
      <w:r w:rsidR="0047519B">
        <w:t>despiking</w:t>
      </w:r>
      <w:proofErr w:type="spellEnd"/>
      <w:r w:rsidR="0047519B">
        <w:t xml:space="preserve"> the worse of the movement spikes first, hopefully this </w:t>
      </w:r>
      <w:r w:rsidR="00921BB5">
        <w:t xml:space="preserve">may </w:t>
      </w:r>
      <w:r w:rsidR="0047519B">
        <w:t xml:space="preserve">also help better separate out signal from noise with MELODIC IC </w:t>
      </w:r>
      <w:r w:rsidR="0047519B">
        <w:lastRenderedPageBreak/>
        <w:t xml:space="preserve">decomposition. </w:t>
      </w:r>
      <w:r>
        <w:t xml:space="preserve">Note, this was not used in the CICADA manuscript and has not been thoroughly tested. However, there is a chance that this may help particularly noisy data. The default is to not </w:t>
      </w:r>
      <w:proofErr w:type="spellStart"/>
      <w:r>
        <w:t>despike</w:t>
      </w:r>
      <w:proofErr w:type="spellEnd"/>
      <w:r>
        <w:t>, in line with the CICADA manuscript.</w:t>
      </w:r>
      <w:r w:rsidR="00D81A8C">
        <w:t xml:space="preserve"> To apply </w:t>
      </w:r>
      <w:proofErr w:type="spellStart"/>
      <w:r w:rsidR="00D81A8C">
        <w:t>despiking</w:t>
      </w:r>
      <w:proofErr w:type="spellEnd"/>
      <w:r w:rsidR="00D81A8C">
        <w:t>, set the “</w:t>
      </w:r>
      <w:proofErr w:type="spellStart"/>
      <w:r w:rsidR="00D81A8C">
        <w:t>despike</w:t>
      </w:r>
      <w:proofErr w:type="spellEnd"/>
      <w:r w:rsidR="00D81A8C">
        <w:t>” parameter to 1.</w:t>
      </w:r>
      <w:r w:rsidR="00921BB5">
        <w:t xml:space="preserve">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65B9ED21"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w:t>
      </w:r>
      <w:proofErr w:type="gramStart"/>
      <w:r w:rsidR="00CA54CE" w:rsidRPr="00DE3B64">
        <w:rPr>
          <w:rFonts w:ascii="Consolas" w:hAnsi="Consolas" w:cs="Consolas"/>
        </w:rPr>
        <w:t>CICADA</w:t>
      </w:r>
      <w:proofErr w:type="spellEnd"/>
      <w:r w:rsidR="00CA54CE" w:rsidRPr="00DE3B64">
        <w:rPr>
          <w:rFonts w:ascii="Consolas" w:hAnsi="Consolas" w:cs="Consolas"/>
        </w:rPr>
        <w:t>(</w:t>
      </w:r>
      <w:proofErr w:type="gram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7" w:name="_Toc202359027"/>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7"/>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w:t>
      </w:r>
      <w:r w:rsidR="00092FFA" w:rsidRPr="005F409E">
        <w:lastRenderedPageBreak/>
        <w:t xml:space="preserve">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0EA94806" w14:textId="77777777" w:rsidR="00703FAF" w:rsidRDefault="00703FAF" w:rsidP="00E27C54"/>
    <w:p w14:paraId="023A9B74" w14:textId="77777777" w:rsidR="00703FAF" w:rsidRPr="005F409E" w:rsidRDefault="00703FAF" w:rsidP="00E27C54"/>
    <w:p w14:paraId="74A1BD28" w14:textId="7B705CCA" w:rsidR="00E27C54" w:rsidRDefault="00703FAF" w:rsidP="00F950AA">
      <w:pPr>
        <w:pStyle w:val="Heading2"/>
      </w:pPr>
      <w:bookmarkStart w:id="8" w:name="_Toc202359028"/>
      <w:r>
        <w:t>Compare File Tag Options</w:t>
      </w:r>
      <w:bookmarkEnd w:id="8"/>
    </w:p>
    <w:p w14:paraId="2FA7CC76" w14:textId="0995449F" w:rsidR="00703FAF" w:rsidRDefault="00703FAF" w:rsidP="00703FAF">
      <w:r>
        <w:t>When running CICADA, you can compare CICADA denoising to any other denoised file of interest. By default, CICADA will compare to eight parameter (‘8p’) denoising. However, CICADA allows for comparison to a great number of common denoising techniques. A table lists the options, and what they entail, below:</w:t>
      </w:r>
    </w:p>
    <w:p w14:paraId="56A09DCA" w14:textId="77777777" w:rsidR="00703FAF" w:rsidRDefault="00703FAF" w:rsidP="00703FAF"/>
    <w:tbl>
      <w:tblPr>
        <w:tblStyle w:val="TableGrid"/>
        <w:tblW w:w="0" w:type="auto"/>
        <w:tblLook w:val="04A0" w:firstRow="1" w:lastRow="0" w:firstColumn="1" w:lastColumn="0" w:noHBand="0" w:noVBand="1"/>
      </w:tblPr>
      <w:tblGrid>
        <w:gridCol w:w="2245"/>
        <w:gridCol w:w="7105"/>
      </w:tblGrid>
      <w:tr w:rsidR="00703FAF" w14:paraId="633C1647" w14:textId="77777777" w:rsidTr="00F950AA">
        <w:tc>
          <w:tcPr>
            <w:tcW w:w="2245" w:type="dxa"/>
            <w:tcBorders>
              <w:top w:val="single" w:sz="4" w:space="0" w:color="auto"/>
              <w:left w:val="nil"/>
              <w:bottom w:val="single" w:sz="4" w:space="0" w:color="auto"/>
              <w:right w:val="nil"/>
            </w:tcBorders>
          </w:tcPr>
          <w:p w14:paraId="69F323D3" w14:textId="5F5CD8B9" w:rsidR="00703FAF" w:rsidRPr="00AD5844" w:rsidRDefault="00703FAF" w:rsidP="00703FAF">
            <w:pPr>
              <w:rPr>
                <w:b/>
                <w:bCs/>
              </w:rPr>
            </w:pPr>
            <w:r w:rsidRPr="00AD5844">
              <w:rPr>
                <w:b/>
                <w:bCs/>
              </w:rPr>
              <w:t>Compare File Tag</w:t>
            </w:r>
          </w:p>
        </w:tc>
        <w:tc>
          <w:tcPr>
            <w:tcW w:w="7105" w:type="dxa"/>
            <w:tcBorders>
              <w:top w:val="single" w:sz="4" w:space="0" w:color="auto"/>
              <w:left w:val="nil"/>
              <w:bottom w:val="single" w:sz="4" w:space="0" w:color="auto"/>
              <w:right w:val="nil"/>
            </w:tcBorders>
          </w:tcPr>
          <w:p w14:paraId="2FB238DC" w14:textId="2962875A" w:rsidR="00703FAF" w:rsidRPr="00AD5844" w:rsidRDefault="00703FAF" w:rsidP="00703FAF">
            <w:pPr>
              <w:rPr>
                <w:b/>
                <w:bCs/>
              </w:rPr>
            </w:pPr>
            <w:r w:rsidRPr="00AD5844">
              <w:rPr>
                <w:b/>
                <w:bCs/>
              </w:rPr>
              <w:t>Denoising Regressors</w:t>
            </w:r>
          </w:p>
        </w:tc>
      </w:tr>
      <w:tr w:rsidR="00703FAF" w14:paraId="7D31EFB0" w14:textId="77777777" w:rsidTr="00F950AA">
        <w:tc>
          <w:tcPr>
            <w:tcW w:w="2245" w:type="dxa"/>
            <w:tcBorders>
              <w:top w:val="single" w:sz="4" w:space="0" w:color="auto"/>
              <w:left w:val="nil"/>
              <w:bottom w:val="nil"/>
              <w:right w:val="nil"/>
            </w:tcBorders>
          </w:tcPr>
          <w:p w14:paraId="132F9124" w14:textId="7F9F471A" w:rsidR="00703FAF" w:rsidRDefault="00703FAF" w:rsidP="00703FAF">
            <w:r>
              <w:t>‘6p’</w:t>
            </w:r>
          </w:p>
        </w:tc>
        <w:tc>
          <w:tcPr>
            <w:tcW w:w="7105" w:type="dxa"/>
            <w:tcBorders>
              <w:top w:val="single" w:sz="4" w:space="0" w:color="auto"/>
              <w:left w:val="nil"/>
              <w:bottom w:val="nil"/>
              <w:right w:val="nil"/>
            </w:tcBorders>
          </w:tcPr>
          <w:p w14:paraId="22DFC269" w14:textId="1040856A" w:rsidR="00703FAF" w:rsidRDefault="00703FAF" w:rsidP="00703FAF">
            <w:r>
              <w:t>6 motion parameters</w:t>
            </w:r>
          </w:p>
        </w:tc>
      </w:tr>
      <w:tr w:rsidR="00703FAF" w14:paraId="53E04413" w14:textId="77777777" w:rsidTr="00F950AA">
        <w:tc>
          <w:tcPr>
            <w:tcW w:w="2245" w:type="dxa"/>
            <w:tcBorders>
              <w:top w:val="nil"/>
              <w:left w:val="nil"/>
              <w:bottom w:val="nil"/>
              <w:right w:val="nil"/>
            </w:tcBorders>
          </w:tcPr>
          <w:p w14:paraId="7FC51FF4" w14:textId="6ECAD100" w:rsidR="00703FAF" w:rsidRDefault="00703FAF" w:rsidP="00703FAF">
            <w:r>
              <w:t>‘8p’</w:t>
            </w:r>
          </w:p>
        </w:tc>
        <w:tc>
          <w:tcPr>
            <w:tcW w:w="7105" w:type="dxa"/>
            <w:tcBorders>
              <w:top w:val="nil"/>
              <w:left w:val="nil"/>
              <w:bottom w:val="nil"/>
              <w:right w:val="nil"/>
            </w:tcBorders>
          </w:tcPr>
          <w:p w14:paraId="4867DEEF" w14:textId="6E34DF30" w:rsidR="00703FAF" w:rsidRDefault="00703FAF" w:rsidP="00703FAF">
            <w:r>
              <w:t xml:space="preserve">6p + </w:t>
            </w:r>
            <w:proofErr w:type="spellStart"/>
            <w:r>
              <w:t>phys</w:t>
            </w:r>
            <w:proofErr w:type="spellEnd"/>
            <w:r>
              <w:t xml:space="preserve"> parameters (mean CSF and WM)</w:t>
            </w:r>
          </w:p>
        </w:tc>
      </w:tr>
      <w:tr w:rsidR="00703FAF" w14:paraId="029CFCDC" w14:textId="77777777" w:rsidTr="00F950AA">
        <w:tc>
          <w:tcPr>
            <w:tcW w:w="2245" w:type="dxa"/>
            <w:tcBorders>
              <w:top w:val="nil"/>
              <w:left w:val="nil"/>
              <w:bottom w:val="nil"/>
              <w:right w:val="nil"/>
            </w:tcBorders>
          </w:tcPr>
          <w:p w14:paraId="5DA07128" w14:textId="1793EBEC" w:rsidR="00703FAF" w:rsidRDefault="00703FAF" w:rsidP="00703FAF">
            <w:r>
              <w:t>‘9p’</w:t>
            </w:r>
          </w:p>
        </w:tc>
        <w:tc>
          <w:tcPr>
            <w:tcW w:w="7105" w:type="dxa"/>
            <w:tcBorders>
              <w:top w:val="nil"/>
              <w:left w:val="nil"/>
              <w:bottom w:val="nil"/>
              <w:right w:val="nil"/>
            </w:tcBorders>
          </w:tcPr>
          <w:p w14:paraId="6F21E6B7" w14:textId="7A5B1E7A" w:rsidR="00703FAF" w:rsidRDefault="00703FAF" w:rsidP="00703FAF">
            <w:r>
              <w:t xml:space="preserve">8p + </w:t>
            </w:r>
            <w:r w:rsidR="00EB6E90">
              <w:t xml:space="preserve">mean </w:t>
            </w:r>
            <w:r>
              <w:t>global signal</w:t>
            </w:r>
          </w:p>
        </w:tc>
      </w:tr>
      <w:tr w:rsidR="00703FAF" w14:paraId="38F905E7" w14:textId="77777777" w:rsidTr="00F950AA">
        <w:tc>
          <w:tcPr>
            <w:tcW w:w="2245" w:type="dxa"/>
            <w:tcBorders>
              <w:top w:val="nil"/>
              <w:left w:val="nil"/>
              <w:bottom w:val="nil"/>
              <w:right w:val="nil"/>
            </w:tcBorders>
          </w:tcPr>
          <w:p w14:paraId="5B9D397F" w14:textId="30374EE0" w:rsidR="00703FAF" w:rsidRDefault="00703FAF" w:rsidP="00703FAF">
            <w:r>
              <w:t>‘12p’</w:t>
            </w:r>
          </w:p>
        </w:tc>
        <w:tc>
          <w:tcPr>
            <w:tcW w:w="7105" w:type="dxa"/>
            <w:tcBorders>
              <w:top w:val="nil"/>
              <w:left w:val="nil"/>
              <w:bottom w:val="nil"/>
              <w:right w:val="nil"/>
            </w:tcBorders>
          </w:tcPr>
          <w:p w14:paraId="39B3921C" w14:textId="50E60345" w:rsidR="00703FAF" w:rsidRDefault="00703FAF" w:rsidP="00703FAF">
            <w:r>
              <w:t>6p + their derivatives</w:t>
            </w:r>
          </w:p>
        </w:tc>
      </w:tr>
      <w:tr w:rsidR="00703FAF" w14:paraId="0F9EA611" w14:textId="77777777" w:rsidTr="00F950AA">
        <w:tc>
          <w:tcPr>
            <w:tcW w:w="2245" w:type="dxa"/>
            <w:tcBorders>
              <w:top w:val="nil"/>
              <w:left w:val="nil"/>
              <w:bottom w:val="nil"/>
              <w:right w:val="nil"/>
            </w:tcBorders>
          </w:tcPr>
          <w:p w14:paraId="44643E91" w14:textId="54161ADA" w:rsidR="00703FAF" w:rsidRDefault="00703FAF" w:rsidP="00703FAF">
            <w:r>
              <w:t>‘16p’</w:t>
            </w:r>
          </w:p>
        </w:tc>
        <w:tc>
          <w:tcPr>
            <w:tcW w:w="7105" w:type="dxa"/>
            <w:tcBorders>
              <w:top w:val="nil"/>
              <w:left w:val="nil"/>
              <w:bottom w:val="nil"/>
              <w:right w:val="nil"/>
            </w:tcBorders>
          </w:tcPr>
          <w:p w14:paraId="54C11DBC" w14:textId="55B077D0" w:rsidR="00703FAF" w:rsidRDefault="00703FAF" w:rsidP="00703FAF">
            <w:r>
              <w:t>8p + their derivatives</w:t>
            </w:r>
          </w:p>
        </w:tc>
      </w:tr>
      <w:tr w:rsidR="00703FAF" w14:paraId="132A3D55" w14:textId="77777777" w:rsidTr="00F950AA">
        <w:tc>
          <w:tcPr>
            <w:tcW w:w="2245" w:type="dxa"/>
            <w:tcBorders>
              <w:top w:val="nil"/>
              <w:left w:val="nil"/>
              <w:bottom w:val="nil"/>
              <w:right w:val="nil"/>
            </w:tcBorders>
          </w:tcPr>
          <w:p w14:paraId="54559BD0" w14:textId="2EC06483" w:rsidR="00703FAF" w:rsidRDefault="00703FAF" w:rsidP="00703FAF">
            <w:r>
              <w:t>‘18p’</w:t>
            </w:r>
          </w:p>
        </w:tc>
        <w:tc>
          <w:tcPr>
            <w:tcW w:w="7105" w:type="dxa"/>
            <w:tcBorders>
              <w:top w:val="nil"/>
              <w:left w:val="nil"/>
              <w:bottom w:val="nil"/>
              <w:right w:val="nil"/>
            </w:tcBorders>
          </w:tcPr>
          <w:p w14:paraId="734758E5" w14:textId="187D56D1" w:rsidR="00703FAF" w:rsidRDefault="00703FAF" w:rsidP="00703FAF">
            <w:r>
              <w:t>9p + their derivatives</w:t>
            </w:r>
          </w:p>
        </w:tc>
      </w:tr>
      <w:tr w:rsidR="00703FAF" w14:paraId="669821ED" w14:textId="77777777" w:rsidTr="00F950AA">
        <w:tc>
          <w:tcPr>
            <w:tcW w:w="2245" w:type="dxa"/>
            <w:tcBorders>
              <w:top w:val="nil"/>
              <w:left w:val="nil"/>
              <w:bottom w:val="nil"/>
              <w:right w:val="nil"/>
            </w:tcBorders>
          </w:tcPr>
          <w:p w14:paraId="567FAE2F" w14:textId="17146F3A" w:rsidR="00703FAF" w:rsidRDefault="00703FAF" w:rsidP="00703FAF">
            <w:r>
              <w:t>‘24p</w:t>
            </w:r>
            <w:r w:rsidR="009D612E">
              <w:t>’</w:t>
            </w:r>
          </w:p>
        </w:tc>
        <w:tc>
          <w:tcPr>
            <w:tcW w:w="7105" w:type="dxa"/>
            <w:tcBorders>
              <w:top w:val="nil"/>
              <w:left w:val="nil"/>
              <w:bottom w:val="nil"/>
              <w:right w:val="nil"/>
            </w:tcBorders>
          </w:tcPr>
          <w:p w14:paraId="7B4A25C6" w14:textId="7842F0E6" w:rsidR="00703FAF" w:rsidRDefault="009D612E" w:rsidP="00703FAF">
            <w:r>
              <w:t xml:space="preserve">12p + motion quadratics &amp; </w:t>
            </w:r>
            <w:r w:rsidR="00656550">
              <w:t>quadratic</w:t>
            </w:r>
            <w:r>
              <w:t xml:space="preserve"> derivatives</w:t>
            </w:r>
          </w:p>
        </w:tc>
      </w:tr>
      <w:tr w:rsidR="009D612E" w14:paraId="0E6B685A" w14:textId="77777777" w:rsidTr="00F950AA">
        <w:tc>
          <w:tcPr>
            <w:tcW w:w="2245" w:type="dxa"/>
            <w:tcBorders>
              <w:top w:val="nil"/>
              <w:left w:val="nil"/>
              <w:bottom w:val="nil"/>
              <w:right w:val="nil"/>
            </w:tcBorders>
          </w:tcPr>
          <w:p w14:paraId="39319CA9" w14:textId="60D11F76" w:rsidR="009D612E" w:rsidRDefault="009D612E" w:rsidP="00703FAF">
            <w:r>
              <w:t>‘28p’</w:t>
            </w:r>
          </w:p>
        </w:tc>
        <w:tc>
          <w:tcPr>
            <w:tcW w:w="7105" w:type="dxa"/>
            <w:tcBorders>
              <w:top w:val="nil"/>
              <w:left w:val="nil"/>
              <w:bottom w:val="nil"/>
              <w:right w:val="nil"/>
            </w:tcBorders>
          </w:tcPr>
          <w:p w14:paraId="3F53D6FC" w14:textId="2EC58DA8" w:rsidR="009D612E" w:rsidRDefault="009D612E" w:rsidP="00703FAF">
            <w:r>
              <w:t xml:space="preserve">‘24p’ + </w:t>
            </w:r>
            <w:proofErr w:type="spellStart"/>
            <w:r>
              <w:t>phys</w:t>
            </w:r>
            <w:proofErr w:type="spellEnd"/>
            <w:r>
              <w:t xml:space="preserve"> parameters &amp; their derivatives</w:t>
            </w:r>
          </w:p>
        </w:tc>
      </w:tr>
      <w:tr w:rsidR="009D612E" w14:paraId="3B417A79" w14:textId="77777777" w:rsidTr="00F950AA">
        <w:tc>
          <w:tcPr>
            <w:tcW w:w="2245" w:type="dxa"/>
            <w:tcBorders>
              <w:top w:val="nil"/>
              <w:left w:val="nil"/>
              <w:bottom w:val="nil"/>
              <w:right w:val="nil"/>
            </w:tcBorders>
          </w:tcPr>
          <w:p w14:paraId="2ED68F9D" w14:textId="0B683903" w:rsidR="009D612E" w:rsidRDefault="009D612E" w:rsidP="00703FAF">
            <w:r>
              <w:t>‘30p’</w:t>
            </w:r>
          </w:p>
        </w:tc>
        <w:tc>
          <w:tcPr>
            <w:tcW w:w="7105" w:type="dxa"/>
            <w:tcBorders>
              <w:top w:val="nil"/>
              <w:left w:val="nil"/>
              <w:bottom w:val="nil"/>
              <w:right w:val="nil"/>
            </w:tcBorders>
          </w:tcPr>
          <w:p w14:paraId="78504A5B" w14:textId="0014C942" w:rsidR="009D612E" w:rsidRDefault="00EB6E90" w:rsidP="00703FAF">
            <w:r>
              <w:t>28p + mean global signal &amp; its derivative</w:t>
            </w:r>
          </w:p>
        </w:tc>
      </w:tr>
      <w:tr w:rsidR="009D612E" w14:paraId="3A899CBF" w14:textId="77777777" w:rsidTr="00F950AA">
        <w:tc>
          <w:tcPr>
            <w:tcW w:w="2245" w:type="dxa"/>
            <w:tcBorders>
              <w:top w:val="nil"/>
              <w:left w:val="nil"/>
              <w:bottom w:val="nil"/>
              <w:right w:val="nil"/>
            </w:tcBorders>
          </w:tcPr>
          <w:p w14:paraId="3C237A9A" w14:textId="4EE04CCD" w:rsidR="009D612E" w:rsidRDefault="003C47B1" w:rsidP="00703FAF">
            <w:r>
              <w:t>‘32p’</w:t>
            </w:r>
          </w:p>
        </w:tc>
        <w:tc>
          <w:tcPr>
            <w:tcW w:w="7105" w:type="dxa"/>
            <w:tcBorders>
              <w:top w:val="nil"/>
              <w:left w:val="nil"/>
              <w:bottom w:val="nil"/>
              <w:right w:val="nil"/>
            </w:tcBorders>
          </w:tcPr>
          <w:p w14:paraId="38233A8A" w14:textId="6C9A48A0" w:rsidR="009D612E" w:rsidRDefault="00656550" w:rsidP="00703FAF">
            <w:r>
              <w:t>16p + quadratics &amp; quadratic derivatives</w:t>
            </w:r>
          </w:p>
        </w:tc>
      </w:tr>
      <w:tr w:rsidR="009D612E" w14:paraId="72D8080F" w14:textId="77777777" w:rsidTr="00F950AA">
        <w:tc>
          <w:tcPr>
            <w:tcW w:w="2245" w:type="dxa"/>
            <w:tcBorders>
              <w:top w:val="nil"/>
              <w:left w:val="nil"/>
              <w:bottom w:val="single" w:sz="4" w:space="0" w:color="auto"/>
              <w:right w:val="nil"/>
            </w:tcBorders>
          </w:tcPr>
          <w:p w14:paraId="096A5CF8" w14:textId="37F1DADD" w:rsidR="009D612E" w:rsidRDefault="003C47B1" w:rsidP="00703FAF">
            <w:r>
              <w:t>‘36p’</w:t>
            </w:r>
          </w:p>
        </w:tc>
        <w:tc>
          <w:tcPr>
            <w:tcW w:w="7105" w:type="dxa"/>
            <w:tcBorders>
              <w:top w:val="nil"/>
              <w:left w:val="nil"/>
              <w:bottom w:val="single" w:sz="4" w:space="0" w:color="auto"/>
              <w:right w:val="nil"/>
            </w:tcBorders>
          </w:tcPr>
          <w:p w14:paraId="507D52A3" w14:textId="394E0B95" w:rsidR="009D612E" w:rsidRDefault="00656550" w:rsidP="00703FAF">
            <w:r>
              <w:t>18p + quadratics &amp; quadratic derivatives</w:t>
            </w:r>
          </w:p>
        </w:tc>
      </w:tr>
    </w:tbl>
    <w:p w14:paraId="1F8294A9" w14:textId="77777777" w:rsidR="00703FAF" w:rsidRDefault="00703FAF" w:rsidP="00703FAF"/>
    <w:p w14:paraId="6D95A8C9" w14:textId="4795B509" w:rsidR="00AD5844" w:rsidRPr="00703FAF" w:rsidRDefault="00AD5844" w:rsidP="00703FAF">
      <w:r>
        <w:t xml:space="preserve">For more information, see relevant code in the second </w:t>
      </w:r>
      <w:proofErr w:type="spellStart"/>
      <w:r>
        <w:t>basescript</w:t>
      </w:r>
      <w:proofErr w:type="spellEnd"/>
      <w:r>
        <w:t>.</w:t>
      </w:r>
    </w:p>
    <w:p w14:paraId="0267BFC9" w14:textId="69EE6656" w:rsidR="00474DDB" w:rsidRPr="009C07D6" w:rsidRDefault="0044432A" w:rsidP="004E3C9A">
      <w:pPr>
        <w:pStyle w:val="Heading1"/>
      </w:pPr>
      <w:bookmarkStart w:id="9" w:name="_Toc202359029"/>
      <w:r>
        <w:t>Automatic CICADA</w:t>
      </w:r>
      <w:r w:rsidR="00474DDB" w:rsidRPr="005F409E">
        <w:t xml:space="preserve"> Methods</w:t>
      </w:r>
      <w:bookmarkEnd w:id="9"/>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10" w:name="_Toc202359030"/>
      <w:proofErr w:type="spellStart"/>
      <w:r w:rsidRPr="005F409E">
        <w:t>Basescript</w:t>
      </w:r>
      <w:proofErr w:type="spellEnd"/>
      <w:r w:rsidRPr="005F409E">
        <w:t xml:space="preserve"> 1: </w:t>
      </w:r>
      <w:r w:rsidRPr="00AA51E8">
        <w:t>CICADA_1_MasksandICAs.sh</w:t>
      </w:r>
      <w:bookmarkEnd w:id="10"/>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w:t>
      </w:r>
      <w:r w:rsidR="004D7ACC" w:rsidRPr="005F409E">
        <w:lastRenderedPageBreak/>
        <w:t xml:space="preserve">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w:t>
      </w:r>
      <w:r w:rsidRPr="005F409E">
        <w:lastRenderedPageBreak/>
        <w:t xml:space="preserve">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11" w:name="_Toc202359031"/>
      <w:proofErr w:type="spellStart"/>
      <w:r w:rsidRPr="005F409E">
        <w:t>Basescript</w:t>
      </w:r>
      <w:proofErr w:type="spellEnd"/>
      <w:r w:rsidRPr="005F409E">
        <w:t xml:space="preserve"> 2: </w:t>
      </w:r>
      <w:r w:rsidRPr="00C02A15">
        <w:t>CICADA_2_AutoLabeling.m</w:t>
      </w:r>
      <w:bookmarkEnd w:id="11"/>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lastRenderedPageBreak/>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2" w:name="_Toc202359032"/>
      <w:proofErr w:type="spellStart"/>
      <w:r w:rsidRPr="005F409E">
        <w:t>Basescript</w:t>
      </w:r>
      <w:proofErr w:type="spellEnd"/>
      <w:r w:rsidRPr="005F409E">
        <w:t xml:space="preserve"> 3: </w:t>
      </w:r>
      <w:r w:rsidRPr="00D66737">
        <w:rPr>
          <w:rFonts w:ascii="Consolas" w:hAnsi="Consolas" w:cs="Consolas"/>
        </w:rPr>
        <w:t>CICADA_3_QC.m</w:t>
      </w:r>
      <w:bookmarkEnd w:id="12"/>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3" w:name="_Toc202359033"/>
      <w:r>
        <w:t>Evaluating Subject-Level</w:t>
      </w:r>
      <w:r w:rsidR="00B56846">
        <w:t xml:space="preserve"> </w:t>
      </w:r>
      <w:r>
        <w:t>Quality Control</w:t>
      </w:r>
      <w:r w:rsidR="00B56846">
        <w:t xml:space="preserve"> Plots &amp; Metrics</w:t>
      </w:r>
      <w:bookmarkEnd w:id="13"/>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A9/46v, A39rd</w:t>
            </w:r>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bookmarkStart w:id="14" w:name="_Toc202359034"/>
      <w:r w:rsidRPr="005F409E">
        <w:t>How to Run Manual CICADA</w:t>
      </w:r>
      <w:bookmarkEnd w:id="14"/>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5" w:name="_Toc202359035"/>
      <w:r>
        <w:t>Manual CICADA</w:t>
      </w:r>
      <w:r w:rsidRPr="005F409E">
        <w:t xml:space="preserve"> Methods</w:t>
      </w:r>
      <w:bookmarkEnd w:id="15"/>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6" w:name="_Toc202359036"/>
      <w:r w:rsidRPr="005F409E">
        <w:t>How to Run Group CICADA</w:t>
      </w:r>
      <w:bookmarkEnd w:id="16"/>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IC_probs_networks),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w:t>
      </w:r>
      <w:proofErr w:type="gramStart"/>
      <w:r w:rsidR="00F01963">
        <w:t>manually-adjusted</w:t>
      </w:r>
      <w:proofErr w:type="gramEnd"/>
      <w:r w:rsidR="00F01963">
        <w:t xml:space="preserve"> data in the Group CICADA </w:t>
      </w:r>
      <w:proofErr w:type="gramStart"/>
      <w:r w:rsidR="00F01963">
        <w:t>analyses, and</w:t>
      </w:r>
      <w:proofErr w:type="gramEnd"/>
      <w:r w:rsidR="00F01963">
        <w:t xml:space="preserve">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7" w:name="_Toc202359037"/>
      <w:r>
        <w:t xml:space="preserve">Group </w:t>
      </w:r>
      <w:r w:rsidRPr="005F409E">
        <w:t>CICADA Methods</w:t>
      </w:r>
      <w:bookmarkEnd w:id="17"/>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8" w:name="_Toc202359038"/>
      <w:r w:rsidRPr="005E52D2">
        <w:rPr>
          <w:rFonts w:ascii="Times" w:hAnsi="Times"/>
        </w:rPr>
        <w:t>Group CICADA:</w:t>
      </w:r>
      <w:r>
        <w:t xml:space="preserve"> </w:t>
      </w:r>
      <w:proofErr w:type="spellStart"/>
      <w:r w:rsidRPr="00581EDA">
        <w:t>Cicada_group_qc.m</w:t>
      </w:r>
      <w:bookmarkEnd w:id="18"/>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5D7D0AD9" w14:textId="77777777" w:rsidR="00BD1F82" w:rsidRDefault="00BD1F82" w:rsidP="00BD1F82">
      <w:pPr>
        <w:rPr>
          <w:rFonts w:ascii="Times" w:hAnsi="Times"/>
        </w:rPr>
      </w:pPr>
    </w:p>
    <w:p w14:paraId="2C3FB43E" w14:textId="58301855" w:rsidR="00A63455" w:rsidRPr="00BD1F82" w:rsidRDefault="00BD1F82" w:rsidP="00BD1F82">
      <w:pPr>
        <w:rPr>
          <w:rFonts w:ascii="Times" w:hAnsi="Times"/>
        </w:rPr>
      </w:pPr>
      <w:r>
        <w:rPr>
          <w:rFonts w:ascii="Times" w:hAnsi="Times"/>
        </w:rPr>
        <w:t>Data is also marked as a CICADA outlier</w:t>
      </w:r>
      <w:r w:rsidR="00DD7665" w:rsidRPr="00BD1F82">
        <w:rPr>
          <w:rFonts w:ascii="Times" w:hAnsi="Times"/>
        </w:rPr>
        <w:t xml:space="preserve"> if </w:t>
      </w:r>
      <w:r w:rsidR="00A63455" w:rsidRPr="00BD1F82">
        <w:rPr>
          <w:rFonts w:ascii="Times" w:hAnsi="Times"/>
        </w:rPr>
        <w:t>&lt; 3 ICs</w:t>
      </w:r>
      <w:r w:rsidR="00DD7665" w:rsidRPr="00BD1F82">
        <w:rPr>
          <w:rFonts w:ascii="Times" w:hAnsi="Times"/>
        </w:rPr>
        <w:t xml:space="preserve"> total are</w:t>
      </w:r>
      <w:r w:rsidR="00A63455" w:rsidRPr="00BD1F82">
        <w:rPr>
          <w:rFonts w:ascii="Times" w:hAnsi="Times"/>
        </w:rPr>
        <w:t xml:space="preserve"> labeled as signal</w:t>
      </w:r>
      <w:r>
        <w:rPr>
          <w:rFonts w:ascii="Times" w:hAnsi="Times"/>
        </w:rPr>
        <w:t>, or if the mean absolute correlation between either FD or DVARS to gray matter voxels is ≥ 0.15, as this is typically when the associated QC plots break down visually.</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IC_probs_networks),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9" w:name="_Toc202359039"/>
      <w:r>
        <w:t>Evaluating Group-Level Quality Control &amp; Metrics</w:t>
      </w:r>
      <w:bookmarkEnd w:id="19"/>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w:t>
      </w:r>
      <w:r w:rsidR="00D2507B">
        <w:lastRenderedPageBreak/>
        <w:t xml:space="preserve">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lastRenderedPageBreak/>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lastRenderedPageBreak/>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4C41"/>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11E7"/>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A7D88"/>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37C73"/>
    <w:rsid w:val="00341C9D"/>
    <w:rsid w:val="003424D6"/>
    <w:rsid w:val="003526A3"/>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C47B1"/>
    <w:rsid w:val="003C7799"/>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5161A"/>
    <w:rsid w:val="004652AC"/>
    <w:rsid w:val="004711DE"/>
    <w:rsid w:val="004720BD"/>
    <w:rsid w:val="00474D40"/>
    <w:rsid w:val="00474DDB"/>
    <w:rsid w:val="0047519B"/>
    <w:rsid w:val="00484E79"/>
    <w:rsid w:val="00485019"/>
    <w:rsid w:val="00486F05"/>
    <w:rsid w:val="004A6FAC"/>
    <w:rsid w:val="004B0451"/>
    <w:rsid w:val="004B3806"/>
    <w:rsid w:val="004B72B7"/>
    <w:rsid w:val="004C1C9D"/>
    <w:rsid w:val="004C66EE"/>
    <w:rsid w:val="004C77F0"/>
    <w:rsid w:val="004D3CCD"/>
    <w:rsid w:val="004D4109"/>
    <w:rsid w:val="004D7ACC"/>
    <w:rsid w:val="004E2144"/>
    <w:rsid w:val="004E2E8A"/>
    <w:rsid w:val="004E3C9A"/>
    <w:rsid w:val="004E433E"/>
    <w:rsid w:val="004E4D5D"/>
    <w:rsid w:val="004F3FF6"/>
    <w:rsid w:val="004F4583"/>
    <w:rsid w:val="005009A5"/>
    <w:rsid w:val="005054FD"/>
    <w:rsid w:val="00505C08"/>
    <w:rsid w:val="005061F3"/>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6550"/>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03FAF"/>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BB5"/>
    <w:rsid w:val="00921F85"/>
    <w:rsid w:val="0092228C"/>
    <w:rsid w:val="00923070"/>
    <w:rsid w:val="009235A9"/>
    <w:rsid w:val="00924F11"/>
    <w:rsid w:val="009307BD"/>
    <w:rsid w:val="009370EE"/>
    <w:rsid w:val="009523A0"/>
    <w:rsid w:val="00953593"/>
    <w:rsid w:val="009657D1"/>
    <w:rsid w:val="00965AE7"/>
    <w:rsid w:val="00966E41"/>
    <w:rsid w:val="0097586A"/>
    <w:rsid w:val="00975F7D"/>
    <w:rsid w:val="00980BAC"/>
    <w:rsid w:val="00982F5F"/>
    <w:rsid w:val="0098553F"/>
    <w:rsid w:val="00986B9B"/>
    <w:rsid w:val="00991E45"/>
    <w:rsid w:val="00992CB5"/>
    <w:rsid w:val="00993EEA"/>
    <w:rsid w:val="00997670"/>
    <w:rsid w:val="009A1FE7"/>
    <w:rsid w:val="009A3820"/>
    <w:rsid w:val="009A38C8"/>
    <w:rsid w:val="009B1678"/>
    <w:rsid w:val="009B172C"/>
    <w:rsid w:val="009B363C"/>
    <w:rsid w:val="009B6276"/>
    <w:rsid w:val="009C07D6"/>
    <w:rsid w:val="009D570A"/>
    <w:rsid w:val="009D612E"/>
    <w:rsid w:val="009E0780"/>
    <w:rsid w:val="009F16AB"/>
    <w:rsid w:val="00A0416A"/>
    <w:rsid w:val="00A05737"/>
    <w:rsid w:val="00A125AF"/>
    <w:rsid w:val="00A21E2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D5844"/>
    <w:rsid w:val="00AF37B5"/>
    <w:rsid w:val="00B011FB"/>
    <w:rsid w:val="00B03D55"/>
    <w:rsid w:val="00B107EA"/>
    <w:rsid w:val="00B207A7"/>
    <w:rsid w:val="00B2138C"/>
    <w:rsid w:val="00B248BB"/>
    <w:rsid w:val="00B25D9D"/>
    <w:rsid w:val="00B31823"/>
    <w:rsid w:val="00B31937"/>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07ED"/>
    <w:rsid w:val="00BD108F"/>
    <w:rsid w:val="00BD1F82"/>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8D7"/>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5164"/>
    <w:rsid w:val="00D470B9"/>
    <w:rsid w:val="00D53FA9"/>
    <w:rsid w:val="00D61F6D"/>
    <w:rsid w:val="00D62A7F"/>
    <w:rsid w:val="00D64332"/>
    <w:rsid w:val="00D66737"/>
    <w:rsid w:val="00D716D2"/>
    <w:rsid w:val="00D7189A"/>
    <w:rsid w:val="00D81A8C"/>
    <w:rsid w:val="00DA16BE"/>
    <w:rsid w:val="00DB2391"/>
    <w:rsid w:val="00DC1D35"/>
    <w:rsid w:val="00DD06AA"/>
    <w:rsid w:val="00DD1AEA"/>
    <w:rsid w:val="00DD1BBF"/>
    <w:rsid w:val="00DD6E3C"/>
    <w:rsid w:val="00DD7665"/>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919DA"/>
    <w:rsid w:val="00E91B9F"/>
    <w:rsid w:val="00EA4478"/>
    <w:rsid w:val="00EA7E4F"/>
    <w:rsid w:val="00EB2CFB"/>
    <w:rsid w:val="00EB6E90"/>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950AA"/>
    <w:rsid w:val="00FA02BF"/>
    <w:rsid w:val="00FA4385"/>
    <w:rsid w:val="00FA5203"/>
    <w:rsid w:val="00FA649F"/>
    <w:rsid w:val="00FB0FEB"/>
    <w:rsid w:val="00FB740D"/>
    <w:rsid w:val="00FC577E"/>
    <w:rsid w:val="00FC7D35"/>
    <w:rsid w:val="00FD6B8F"/>
    <w:rsid w:val="00FD72E5"/>
    <w:rsid w:val="00FE0B4D"/>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30</Pages>
  <Words>14128</Words>
  <Characters>80533</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Keith Dodd, PhD, MS Biomedical Engineering</dc:creator>
  <cp:keywords/>
  <dc:description/>
  <cp:lastModifiedBy>Dodd, Keith</cp:lastModifiedBy>
  <cp:revision>217</cp:revision>
  <dcterms:created xsi:type="dcterms:W3CDTF">2024-07-19T22:59:00Z</dcterms:created>
  <dcterms:modified xsi:type="dcterms:W3CDTF">2025-08-15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